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826F1B9" w14:textId="5811A896" w:rsidR="00C315D2" w:rsidRDefault="00923C76" w:rsidP="5E2C5F31">
      <w:pPr>
        <w:spacing w:after="0" w:line="240" w:lineRule="auto"/>
        <w:rPr>
          <w:rFonts w:ascii="Arial" w:eastAsia="Calibri" w:hAnsi="Arial" w:cs="Calibri"/>
          <w:b/>
          <w:bCs/>
          <w:kern w:val="0"/>
          <w:lang w:val="en-US"/>
          <w14:ligatures w14:val="none"/>
        </w:rPr>
      </w:pPr>
      <w:r>
        <w:rPr>
          <w:rFonts w:ascii="Arial" w:eastAsia="Calibri" w:hAnsi="Arial" w:cs="Calibri"/>
          <w:b/>
          <w:bCs/>
          <w:kern w:val="0"/>
          <w:lang w:val="en-US"/>
          <w14:ligatures w14:val="none"/>
        </w:rPr>
        <w:t>Extracellular Vesicle-</w:t>
      </w:r>
      <w:r w:rsidR="005872DE">
        <w:rPr>
          <w:rFonts w:ascii="Arial" w:eastAsia="Calibri" w:hAnsi="Arial" w:cs="Calibri"/>
          <w:b/>
          <w:bCs/>
          <w:kern w:val="0"/>
          <w:lang w:val="en-US"/>
          <w14:ligatures w14:val="none"/>
        </w:rPr>
        <w:t xml:space="preserve">Associated Circular RNA Signatures </w:t>
      </w:r>
      <w:r w:rsidR="00BC6E55">
        <w:rPr>
          <w:rFonts w:ascii="Arial" w:eastAsia="Calibri" w:hAnsi="Arial" w:cs="Calibri"/>
          <w:b/>
          <w:bCs/>
          <w:kern w:val="0"/>
          <w:lang w:val="en-US"/>
          <w14:ligatures w14:val="none"/>
        </w:rPr>
        <w:t>to Facilitate an Improved</w:t>
      </w:r>
      <w:r w:rsidR="005872DE">
        <w:rPr>
          <w:rFonts w:ascii="Arial" w:eastAsia="Calibri" w:hAnsi="Arial" w:cs="Calibri"/>
          <w:b/>
          <w:bCs/>
          <w:kern w:val="0"/>
          <w:lang w:val="en-US"/>
          <w14:ligatures w14:val="none"/>
        </w:rPr>
        <w:t xml:space="preserve"> Pleural Mesothelioma Diagnosis</w:t>
      </w:r>
    </w:p>
    <w:p w14:paraId="32FBA053" w14:textId="77777777" w:rsidR="005872DE" w:rsidRPr="00C315D2" w:rsidRDefault="005872DE" w:rsidP="5E2C5F31">
      <w:pPr>
        <w:spacing w:after="0" w:line="240" w:lineRule="auto"/>
        <w:rPr>
          <w:rFonts w:ascii="Arial" w:eastAsia="Calibri" w:hAnsi="Arial" w:cs="Calibri"/>
          <w:b/>
          <w:bCs/>
          <w:kern w:val="0"/>
          <w:lang w:val="en-US"/>
          <w14:ligatures w14:val="none"/>
        </w:rPr>
      </w:pPr>
    </w:p>
    <w:p w14:paraId="79141BD9" w14:textId="12F51DB2" w:rsidR="00C315D2" w:rsidRPr="00C315D2" w:rsidRDefault="0045513D" w:rsidP="00C315D2">
      <w:pPr>
        <w:spacing w:after="0" w:line="240" w:lineRule="auto"/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</w:pPr>
      <w:r>
        <w:rPr>
          <w:rFonts w:ascii="Arial" w:eastAsia="Calibri" w:hAnsi="Arial" w:cs="Calibri"/>
          <w:b/>
          <w:kern w:val="0"/>
          <w:sz w:val="20"/>
          <w:szCs w:val="20"/>
          <w:u w:val="single"/>
          <w14:ligatures w14:val="none"/>
        </w:rPr>
        <w:t>Ben W Johnson</w:t>
      </w:r>
      <w:r w:rsidR="00C315D2" w:rsidRPr="00C315D2">
        <w:rPr>
          <w:rFonts w:ascii="Arial" w:eastAsia="Calibri" w:hAnsi="Arial" w:cs="Calibri"/>
          <w:b/>
          <w:kern w:val="0"/>
          <w:sz w:val="20"/>
          <w:szCs w:val="20"/>
          <w:u w:val="single"/>
          <w:vertAlign w:val="superscript"/>
          <w14:ligatures w14:val="none"/>
        </w:rPr>
        <w:t>1</w:t>
      </w:r>
      <w:r w:rsidR="00DA278B">
        <w:rPr>
          <w:rFonts w:ascii="Arial" w:eastAsia="Calibri" w:hAnsi="Arial" w:cs="Calibri"/>
          <w:b/>
          <w:kern w:val="0"/>
          <w:sz w:val="20"/>
          <w:szCs w:val="20"/>
          <w:u w:val="single"/>
          <w:vertAlign w:val="superscript"/>
          <w14:ligatures w14:val="none"/>
        </w:rPr>
        <w:t>,2</w:t>
      </w:r>
      <w:r w:rsidR="00C315D2"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, </w:t>
      </w:r>
      <w:r w:rsidR="00732FCF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David </w:t>
      </w:r>
      <w:r w:rsidR="004371CF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L Baker</w:t>
      </w:r>
      <w:r w:rsidR="00A42105" w:rsidRPr="00A42105"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  <w:t>1</w:t>
      </w:r>
      <w:r w:rsidR="005C4BC2"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  <w:t>,2</w:t>
      </w:r>
      <w:r w:rsidR="00A42105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, </w:t>
      </w:r>
      <w:r w:rsidR="00FF5E3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Ellen Donohoe</w:t>
      </w:r>
      <w:r w:rsidR="00FF5E38" w:rsidRPr="00FF5E38"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  <w:t>1</w:t>
      </w:r>
      <w:r w:rsidR="00FF5E3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, Richard</w:t>
      </w:r>
      <w:r w:rsidR="003C04B7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Zelei</w:t>
      </w:r>
      <w:r w:rsidR="003C04B7" w:rsidRPr="003C04B7"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  <w:t>1,2</w:t>
      </w:r>
      <w:r w:rsidR="003C04B7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, </w:t>
      </w:r>
      <w:r w:rsidR="009D1406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Ling Zhuang</w:t>
      </w:r>
      <w:r w:rsidR="00261B74" w:rsidRPr="00261B74"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  <w:t>1</w:t>
      </w:r>
      <w:r w:rsidR="00261B74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,</w:t>
      </w:r>
      <w:r w:rsidR="009D1406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9812C3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Tamkin</w:t>
      </w:r>
      <w:r w:rsidR="00261B74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9812C3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Ahmadzada</w:t>
      </w:r>
      <w:r w:rsidR="009812C3" w:rsidRPr="009812C3"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  <w:t>2</w:t>
      </w:r>
      <w:r w:rsidR="009812C3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, </w:t>
      </w:r>
      <w:r w:rsidR="0076781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Elham Hosseini-Beheshti</w:t>
      </w:r>
      <w:r w:rsidR="0076781B" w:rsidRPr="0076781B"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  <w:t>1,2</w:t>
      </w:r>
      <w:r w:rsidR="00C315D2"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. </w:t>
      </w:r>
    </w:p>
    <w:p w14:paraId="137D4547" w14:textId="6886B45B" w:rsidR="00C315D2" w:rsidRPr="00C315D2" w:rsidRDefault="00184786" w:rsidP="4FE71DF4">
      <w:pPr>
        <w:spacing w:after="0" w:line="240" w:lineRule="auto"/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</w:pPr>
      <w:r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Asbestos and Dust Diseases Research Institute</w:t>
      </w:r>
      <w:r w:rsidR="00BB4576" w:rsidRPr="00BB4576"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  <w:t>1</w:t>
      </w:r>
      <w:r w:rsidR="00C315D2"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, </w:t>
      </w:r>
      <w:r w:rsidR="006C6B71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Sydney, </w:t>
      </w:r>
      <w:r w:rsidR="00012E53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NSW, </w:t>
      </w:r>
      <w:proofErr w:type="gramStart"/>
      <w:r w:rsidR="00D814E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Australia</w:t>
      </w:r>
      <w:r w:rsidR="00F539F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;</w:t>
      </w:r>
      <w:proofErr w:type="gramEnd"/>
    </w:p>
    <w:p w14:paraId="47D76891" w14:textId="0AF512A0" w:rsidR="00C315D2" w:rsidRPr="00C315D2" w:rsidRDefault="00D455F9" w:rsidP="4FE71DF4">
      <w:pPr>
        <w:spacing w:after="0" w:line="240" w:lineRule="auto"/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</w:pPr>
      <w:r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University of Sydney</w:t>
      </w:r>
      <w:r w:rsidR="00C315D2" w:rsidRPr="00C315D2"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  <w:t>2</w:t>
      </w:r>
      <w:r w:rsidR="00C315D2"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, </w:t>
      </w:r>
      <w:r w:rsidR="006C41F9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Sydney</w:t>
      </w:r>
      <w:r w:rsidR="00C315D2"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, </w:t>
      </w:r>
      <w:r w:rsidR="006C41F9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NSW</w:t>
      </w:r>
      <w:r w:rsidR="00C315D2"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, </w:t>
      </w:r>
      <w:r w:rsidR="006C41F9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Australia</w:t>
      </w:r>
      <w:r w:rsidR="00C315D2"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. </w:t>
      </w:r>
    </w:p>
    <w:p w14:paraId="2DD37039" w14:textId="77777777" w:rsidR="00C315D2" w:rsidRPr="00C315D2" w:rsidRDefault="00C315D2" w:rsidP="00C315D2">
      <w:pPr>
        <w:spacing w:after="0" w:line="240" w:lineRule="auto"/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</w:pPr>
      <w:r w:rsidRPr="00C315D2">
        <w:rPr>
          <w:rFonts w:ascii="Arial" w:eastAsia="Calibri" w:hAnsi="Arial" w:cs="Calibri"/>
          <w:bCs/>
          <w:i/>
          <w:kern w:val="0"/>
          <w:sz w:val="20"/>
          <w:szCs w:val="20"/>
          <w:lang w:val="en-US"/>
          <w14:ligatures w14:val="none"/>
        </w:rPr>
        <w:t xml:space="preserve"> </w:t>
      </w:r>
    </w:p>
    <w:p w14:paraId="2385039D" w14:textId="11C25D77" w:rsidR="00C315D2" w:rsidRPr="00C315D2" w:rsidRDefault="00B8473A" w:rsidP="00C315D2">
      <w:pPr>
        <w:spacing w:after="0" w:line="240" w:lineRule="auto"/>
        <w:jc w:val="both"/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</w:pPr>
      <w:r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  <w:t xml:space="preserve">Background and </w:t>
      </w:r>
      <w:proofErr w:type="gramStart"/>
      <w:r w:rsidR="000D2B82"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  <w:t>A</w:t>
      </w:r>
      <w:r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  <w:t>ims</w:t>
      </w:r>
      <w:proofErr w:type="gramEnd"/>
      <w:r w:rsidR="00C315D2" w:rsidRPr="00C315D2"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  <w:t>.</w:t>
      </w:r>
      <w:r w:rsidR="00C315D2"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8A12BB" w:rsidRPr="008A12B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Pleural mesothelioma (PM) is an asbestos-induced thoracic cancer </w:t>
      </w:r>
      <w:r w:rsidR="00C0436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associated with</w:t>
      </w:r>
      <w:r w:rsidR="008A12BB" w:rsidRPr="008A12B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poor prognosis</w:t>
      </w:r>
      <w:r w:rsidR="00391353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, partly due to a lack </w:t>
      </w:r>
      <w:r w:rsidR="008A12BB" w:rsidRPr="008A12B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of reliable diagnostic biomarkers</w:t>
      </w:r>
      <w:r w:rsidR="00B95423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that </w:t>
      </w:r>
      <w:r w:rsidR="001B4CE4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can facilitate </w:t>
      </w:r>
      <w:r w:rsidR="00AC3DB5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an early and accurate diagnosis</w:t>
      </w:r>
      <w:r w:rsidR="008A12BB" w:rsidRPr="008A12B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. Extracellular </w:t>
      </w:r>
      <w:proofErr w:type="spellStart"/>
      <w:r w:rsidR="008A12BB" w:rsidRPr="008A12B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vesicles</w:t>
      </w:r>
      <w:proofErr w:type="spellEnd"/>
      <w:r w:rsidR="008A12BB" w:rsidRPr="008A12B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(EVs) constitute promising diagnostic biomarkers due to their abundance</w:t>
      </w:r>
      <w:r w:rsidR="008B4346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, enrichment with disease-specific cargo</w:t>
      </w:r>
      <w:r w:rsidR="008A12BB" w:rsidRPr="008A12B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EA4436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and </w:t>
      </w:r>
      <w:r w:rsidR="008A12BB" w:rsidRPr="008A12B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stability in circulation</w:t>
      </w:r>
      <w:r w:rsidR="00D85BFD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D85BFD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fldChar w:fldCharType="begin"/>
      </w:r>
      <w:r w:rsidR="00D85BFD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instrText xml:space="preserve"> ADDIN EN.CITE &lt;EndNote&gt;&lt;Cite&gt;&lt;Author&gt;Wang&lt;/Author&gt;&lt;Year&gt;2025&lt;/Year&gt;&lt;RecNum&gt;176&lt;/RecNum&gt;&lt;DisplayText&gt;[1]&lt;/DisplayText&gt;&lt;record&gt;&lt;rec-number&gt;176&lt;/rec-number&gt;&lt;foreign-keys&gt;&lt;key app="EN" db-id="tfx9v2d5pvt5f3erreoxatzkew9w2d0xfs90" timestamp="1753075561"&gt;176&lt;/key&gt;&lt;/foreign-keys&gt;&lt;ref-type name="Journal Article"&gt;17&lt;/ref-type&gt;&lt;contributors&gt;&lt;authors&gt;&lt;author&gt;Wang, Xue&lt;/author&gt;&lt;author&gt;Chen, Wenjing&lt;/author&gt;&lt;author&gt;Zeng, Wei&lt;/author&gt;&lt;author&gt;Feng, Kuanhan&lt;/author&gt;&lt;author&gt;Zheng, Yu&lt;/author&gt;&lt;author&gt;Wang, Ping&lt;/author&gt;&lt;author&gt;Chen, Fucai&lt;/author&gt;&lt;author&gt;Zhang, Wen&lt;/author&gt;&lt;author&gt;Di, Liuqing&lt;/author&gt;&lt;author&gt;Wang, Ruoning&lt;/author&gt;&lt;/authors&gt;&lt;/contributors&gt;&lt;titles&gt;&lt;title&gt;Extracellular vesicles as biomarkers and drug delivery systems for tumor&lt;/title&gt;&lt;secondary-title&gt;Acta Pharmaceutica Sinica B&lt;/secondary-title&gt;&lt;/titles&gt;&lt;periodical&gt;&lt;full-title&gt;Acta Pharmaceutica Sinica B&lt;/full-title&gt;&lt;/periodical&gt;&lt;pages&gt;3460-3486&lt;/pages&gt;&lt;volume&gt;15&lt;/volume&gt;&lt;number&gt;7&lt;/number&gt;&lt;keywords&gt;&lt;keyword&gt;Extracellular vesicles&lt;/keyword&gt;&lt;keyword&gt;Biomarkers&lt;/keyword&gt;&lt;keyword&gt;Tumor immunotherapy&lt;/keyword&gt;&lt;keyword&gt;Drug delivery systems&lt;/keyword&gt;&lt;keyword&gt;Tumor microenvironment&lt;/keyword&gt;&lt;keyword&gt;Drug loading methods&lt;/keyword&gt;&lt;keyword&gt;Separation technologies&lt;/keyword&gt;&lt;keyword&gt;Molecular composition&lt;/keyword&gt;&lt;/keywords&gt;&lt;dates&gt;&lt;year&gt;2025&lt;/year&gt;&lt;pub-dates&gt;&lt;date&gt;2025/07/01/&lt;/date&gt;&lt;/pub-dates&gt;&lt;/dates&gt;&lt;isbn&gt;2211-3835&lt;/isbn&gt;&lt;urls&gt;&lt;related-urls&gt;&lt;url&gt;https://www.sciencedirect.com/science/article/pii/S2211383525003041&lt;/url&gt;&lt;/related-urls&gt;&lt;/urls&gt;&lt;electronic-resource-num&gt;https://doi.org/10.1016/j.apsb.2025.04.033&lt;/electronic-resource-num&gt;&lt;/record&gt;&lt;/Cite&gt;&lt;/EndNote&gt;</w:instrText>
      </w:r>
      <w:r w:rsidR="00D85BFD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fldChar w:fldCharType="separate"/>
      </w:r>
      <w:r w:rsidR="00D85BFD">
        <w:rPr>
          <w:rFonts w:ascii="Arial" w:eastAsia="Calibri" w:hAnsi="Arial" w:cs="Calibri"/>
          <w:bCs/>
          <w:noProof/>
          <w:kern w:val="0"/>
          <w:sz w:val="20"/>
          <w:szCs w:val="20"/>
          <w14:ligatures w14:val="none"/>
        </w:rPr>
        <w:t>[1]</w:t>
      </w:r>
      <w:r w:rsidR="00D85BFD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fldChar w:fldCharType="end"/>
      </w:r>
      <w:r w:rsidR="008A12BB" w:rsidRPr="008A12B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. </w:t>
      </w:r>
      <w:r w:rsidR="00104EB3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W</w:t>
      </w:r>
      <w:r w:rsidR="008A12BB" w:rsidRPr="008A12B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e </w:t>
      </w:r>
      <w:r w:rsidR="00104EB3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have previously </w:t>
      </w:r>
      <w:r w:rsidR="008A12BB" w:rsidRPr="008A12B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identified circular RNA</w:t>
      </w:r>
      <w:r w:rsidR="00DC75F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s</w:t>
      </w:r>
      <w:r w:rsidR="008A12BB" w:rsidRPr="008A12B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(</w:t>
      </w:r>
      <w:proofErr w:type="spellStart"/>
      <w:r w:rsidR="008A12BB" w:rsidRPr="008A12B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circRNA</w:t>
      </w:r>
      <w:r w:rsidR="00DC75F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s</w:t>
      </w:r>
      <w:proofErr w:type="spellEnd"/>
      <w:r w:rsidR="008A12BB" w:rsidRPr="008A12B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) that are </w:t>
      </w:r>
      <w:r w:rsidR="005415FD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upregulated </w:t>
      </w:r>
      <w:r w:rsidR="008A12BB" w:rsidRPr="008A12B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in PM cells. Here, we examined the expression of </w:t>
      </w:r>
      <w:r w:rsidR="00104EB3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six </w:t>
      </w:r>
      <w:proofErr w:type="spellStart"/>
      <w:r w:rsidR="008A12BB" w:rsidRPr="008A12B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circRNAs</w:t>
      </w:r>
      <w:proofErr w:type="spellEnd"/>
      <w:r w:rsidR="008A12BB" w:rsidRPr="008A12B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across three EV subpopulations to evaluate their potential as diagnostic biomarkers for PM.</w:t>
      </w:r>
    </w:p>
    <w:p w14:paraId="15D93483" w14:textId="77777777" w:rsidR="00C315D2" w:rsidRPr="00C315D2" w:rsidRDefault="00C315D2" w:rsidP="00C315D2">
      <w:pPr>
        <w:spacing w:after="0" w:line="240" w:lineRule="auto"/>
        <w:jc w:val="both"/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</w:pPr>
    </w:p>
    <w:p w14:paraId="48C0479A" w14:textId="0E3994E3" w:rsidR="00C315D2" w:rsidRPr="00C315D2" w:rsidRDefault="00C315D2" w:rsidP="00C315D2">
      <w:pPr>
        <w:spacing w:after="0" w:line="240" w:lineRule="auto"/>
        <w:jc w:val="both"/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</w:pPr>
      <w:r w:rsidRPr="00C315D2"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  <w:t>Methods.</w:t>
      </w:r>
      <w:r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ED4566" w:rsidRPr="00ED4566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Three EV subpopulations (10K, 18K and 100K) were isolated from the conditioned media of PM and non-</w:t>
      </w:r>
      <w:r w:rsidR="001801EC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PM</w:t>
      </w:r>
      <w:r w:rsidR="00ED4566" w:rsidRPr="00ED4566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cells using our established protocol</w:t>
      </w:r>
      <w:r w:rsidR="00DC0184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DC0184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fldChar w:fldCharType="begin">
          <w:fldData xml:space="preserve">PEVuZE5vdGU+PENpdGU+PEF1dGhvcj5BaG1hZHphZGE8L0F1dGhvcj48WWVhcj4yMDIzPC9ZZWFy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</w:fldData>
        </w:fldChar>
      </w:r>
      <w:r w:rsidR="00D85BFD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instrText xml:space="preserve"> ADDIN EN.CITE </w:instrText>
      </w:r>
      <w:r w:rsidR="00D85BFD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fldChar w:fldCharType="begin">
          <w:fldData xml:space="preserve">PEVuZE5vdGU+PENpdGU+PEF1dGhvcj5BaG1hZHphZGE8L0F1dGhvcj48WWVhcj4yMDIzPC9ZZWFy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</w:fldData>
        </w:fldChar>
      </w:r>
      <w:r w:rsidR="00D85BFD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instrText xml:space="preserve"> ADDIN EN.CITE.DATA </w:instrText>
      </w:r>
      <w:r w:rsidR="00D85BFD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</w:r>
      <w:r w:rsidR="00D85BFD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fldChar w:fldCharType="end"/>
      </w:r>
      <w:r w:rsidR="00DC0184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</w:r>
      <w:r w:rsidR="00DC0184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fldChar w:fldCharType="separate"/>
      </w:r>
      <w:r w:rsidR="00D85BFD">
        <w:rPr>
          <w:rFonts w:ascii="Arial" w:eastAsia="Calibri" w:hAnsi="Arial" w:cs="Calibri"/>
          <w:bCs/>
          <w:noProof/>
          <w:kern w:val="0"/>
          <w:sz w:val="20"/>
          <w:szCs w:val="20"/>
          <w14:ligatures w14:val="none"/>
        </w:rPr>
        <w:t>[2]</w:t>
      </w:r>
      <w:r w:rsidR="00DC0184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fldChar w:fldCharType="end"/>
      </w:r>
      <w:r w:rsidR="00ED4566" w:rsidRPr="00ED4566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. EV</w:t>
      </w:r>
      <w:r w:rsidR="00B93B45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s</w:t>
      </w:r>
      <w:r w:rsidR="00ED4566" w:rsidRPr="00ED4566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were characterized using transmission electron microscopy (TEM), western blot and </w:t>
      </w:r>
      <w:proofErr w:type="spellStart"/>
      <w:r w:rsidR="00ED4566" w:rsidRPr="00ED4566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ZetaView</w:t>
      </w:r>
      <w:proofErr w:type="spellEnd"/>
      <w:r w:rsidR="00ED4566" w:rsidRPr="00ED4566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Advanced Nanoparticle Tracking Analysis</w:t>
      </w:r>
      <w:r w:rsidR="007441D9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(NTA)</w:t>
      </w:r>
      <w:r w:rsidR="00ED4566" w:rsidRPr="00ED4566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. Total RNA was extracted from the EV</w:t>
      </w:r>
      <w:r w:rsidR="00DC71E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s</w:t>
      </w:r>
      <w:r w:rsidR="00ED4566" w:rsidRPr="00ED4566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using </w:t>
      </w:r>
      <w:proofErr w:type="spellStart"/>
      <w:r w:rsidR="00ED4566" w:rsidRPr="00ED4566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TRIzol</w:t>
      </w:r>
      <w:proofErr w:type="spellEnd"/>
      <w:r w:rsidR="00FE7945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, converted to </w:t>
      </w:r>
      <w:r w:rsidR="00D92F0C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complementary DNA (cDNA)</w:t>
      </w:r>
      <w:r w:rsidR="00295934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using </w:t>
      </w:r>
      <w:r w:rsidR="00605554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a reverse transcription kit</w:t>
      </w:r>
      <w:r w:rsidR="00ED4566" w:rsidRPr="00ED4566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C7262E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and </w:t>
      </w:r>
      <w:r w:rsidR="00DB753C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then subjected to </w:t>
      </w:r>
      <w:r w:rsidR="00ED4566" w:rsidRPr="00ED4566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droplet digital PCR (</w:t>
      </w:r>
      <w:proofErr w:type="spellStart"/>
      <w:r w:rsidR="00ED4566" w:rsidRPr="00ED4566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ddPCR</w:t>
      </w:r>
      <w:proofErr w:type="spellEnd"/>
      <w:r w:rsidR="00ED4566" w:rsidRPr="00ED4566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)</w:t>
      </w:r>
      <w:r w:rsidR="003C306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analysis</w:t>
      </w:r>
      <w:r w:rsidR="00ED4566" w:rsidRPr="00ED4566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.</w:t>
      </w:r>
      <w:r w:rsidR="000E2A73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Receiver </w:t>
      </w:r>
      <w:r w:rsidR="00026A3C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o</w:t>
      </w:r>
      <w:r w:rsidR="003D3E7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perating </w:t>
      </w:r>
      <w:r w:rsidR="00026A3C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characteristic</w:t>
      </w:r>
      <w:r w:rsidR="003D3E7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(ROC) </w:t>
      </w:r>
      <w:r w:rsidR="00026A3C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curves </w:t>
      </w:r>
      <w:r w:rsidR="003D3E7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were generated </w:t>
      </w:r>
      <w:r w:rsidR="00D344AD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to determine </w:t>
      </w:r>
      <w:r w:rsidR="000E2F4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the area under the curve </w:t>
      </w:r>
      <w:r w:rsidR="00E718EE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(</w:t>
      </w:r>
      <w:r w:rsidR="000E2F4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AUC</w:t>
      </w:r>
      <w:r w:rsidR="00E718EE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) values of </w:t>
      </w:r>
      <w:r w:rsidR="00D344AD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each </w:t>
      </w:r>
      <w:proofErr w:type="spellStart"/>
      <w:r w:rsidR="00E718EE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circRNA</w:t>
      </w:r>
      <w:proofErr w:type="spellEnd"/>
      <w:r w:rsidR="00E718EE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. </w:t>
      </w:r>
      <w:r w:rsidR="000E2F4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  </w:t>
      </w:r>
      <w:r w:rsidR="003D3E7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 </w:t>
      </w:r>
      <w:r w:rsidR="003C306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</w:p>
    <w:p w14:paraId="1387B9C3" w14:textId="28D74334" w:rsidR="00C315D2" w:rsidRPr="00C315D2" w:rsidRDefault="00C315D2" w:rsidP="00C315D2">
      <w:pPr>
        <w:spacing w:after="0" w:line="240" w:lineRule="auto"/>
        <w:jc w:val="both"/>
        <w:rPr>
          <w:rFonts w:ascii="Calibri" w:eastAsia="Calibri" w:hAnsi="Calibri" w:cs="Times New Roman"/>
          <w:b/>
          <w:bCs/>
          <w:kern w:val="0"/>
          <w:lang w:val="en-GB"/>
          <w14:ligatures w14:val="none"/>
        </w:rPr>
      </w:pPr>
    </w:p>
    <w:p w14:paraId="1FC5ADC3" w14:textId="5C29D453" w:rsidR="003D391E" w:rsidRPr="003D391E" w:rsidRDefault="00795378" w:rsidP="003D391E">
      <w:pPr>
        <w:spacing w:after="0" w:line="240" w:lineRule="auto"/>
        <w:jc w:val="both"/>
        <w:rPr>
          <w:rFonts w:ascii="Calibri" w:eastAsia="Calibri" w:hAnsi="Calibri" w:cs="Times New Roman"/>
          <w:kern w:val="0"/>
          <w:lang w:val="en-NZ"/>
          <w14:ligatures w14:val="none"/>
        </w:rPr>
      </w:pPr>
      <w:r w:rsidRPr="2021B9E9">
        <w:rPr>
          <w:rFonts w:ascii="Arial" w:eastAsia="Calibri" w:hAnsi="Arial" w:cs="Calibri"/>
          <w:b/>
          <w:bCs/>
          <w:kern w:val="0"/>
          <w:sz w:val="20"/>
          <w:szCs w:val="20"/>
          <w14:ligatures w14:val="none"/>
        </w:rPr>
        <w:t>Results.</w:t>
      </w:r>
      <w:r w:rsidR="00C315D2" w:rsidRPr="00C315D2">
        <w:rPr>
          <w:rFonts w:ascii="Calibri" w:eastAsia="Calibri" w:hAnsi="Calibri" w:cs="Times New Roman"/>
          <w:kern w:val="0"/>
          <w:lang w:val="en-GB"/>
          <w14:ligatures w14:val="none"/>
        </w:rPr>
        <w:t xml:space="preserve"> </w:t>
      </w:r>
      <w:proofErr w:type="spellStart"/>
      <w:r w:rsidR="003D391E" w:rsidRPr="003D391E">
        <w:rPr>
          <w:rFonts w:ascii="Arial" w:eastAsia="Calibri" w:hAnsi="Arial" w:cs="Arial"/>
          <w:kern w:val="0"/>
          <w:sz w:val="20"/>
          <w:szCs w:val="20"/>
          <w14:ligatures w14:val="none"/>
        </w:rPr>
        <w:t>ZetaView</w:t>
      </w:r>
      <w:proofErr w:type="spellEnd"/>
      <w:r w:rsidR="003D391E" w:rsidRPr="003D391E">
        <w:rPr>
          <w:rFonts w:ascii="Arial" w:eastAsia="Calibri" w:hAnsi="Arial" w:cs="Arial"/>
          <w:kern w:val="0"/>
          <w:sz w:val="20"/>
          <w:szCs w:val="20"/>
          <w14:ligatures w14:val="none"/>
        </w:rPr>
        <w:t xml:space="preserve">, western blot and TEM </w:t>
      </w:r>
      <w:r w:rsidR="007B2436">
        <w:rPr>
          <w:rFonts w:ascii="Arial" w:eastAsia="Calibri" w:hAnsi="Arial" w:cs="Arial"/>
          <w:kern w:val="0"/>
          <w:sz w:val="20"/>
          <w:szCs w:val="20"/>
          <w14:ligatures w14:val="none"/>
        </w:rPr>
        <w:t xml:space="preserve">analyses </w:t>
      </w:r>
      <w:r w:rsidR="003D391E" w:rsidRPr="003D391E">
        <w:rPr>
          <w:rFonts w:ascii="Arial" w:eastAsia="Calibri" w:hAnsi="Arial" w:cs="Arial"/>
          <w:kern w:val="0"/>
          <w:sz w:val="20"/>
          <w:szCs w:val="20"/>
          <w14:ligatures w14:val="none"/>
        </w:rPr>
        <w:t>confirmed the presence of distinct EV subpopulations</w:t>
      </w:r>
      <w:r w:rsidR="00C573C1">
        <w:rPr>
          <w:rFonts w:ascii="Arial" w:eastAsia="Calibri" w:hAnsi="Arial" w:cs="Arial"/>
          <w:kern w:val="0"/>
          <w:sz w:val="20"/>
          <w:szCs w:val="20"/>
          <w14:ligatures w14:val="none"/>
        </w:rPr>
        <w:t>.</w:t>
      </w:r>
      <w:r w:rsidR="00624117">
        <w:rPr>
          <w:rFonts w:ascii="Arial" w:eastAsia="Calibri" w:hAnsi="Arial" w:cs="Arial"/>
          <w:kern w:val="0"/>
          <w:sz w:val="20"/>
          <w:szCs w:val="20"/>
          <w14:ligatures w14:val="none"/>
        </w:rPr>
        <w:t xml:space="preserve"> </w:t>
      </w:r>
      <w:r w:rsidR="00761D6E" w:rsidRPr="00761D6E">
        <w:rPr>
          <w:rFonts w:ascii="Arial" w:eastAsia="Calibri" w:hAnsi="Arial" w:cs="Arial"/>
          <w:kern w:val="0"/>
          <w:sz w:val="20"/>
          <w:szCs w:val="20"/>
          <w14:ligatures w14:val="none"/>
        </w:rPr>
        <w:t xml:space="preserve">PM and other cancer cell types </w:t>
      </w:r>
      <w:r w:rsidR="00B118E9">
        <w:rPr>
          <w:rFonts w:ascii="Arial" w:eastAsia="Calibri" w:hAnsi="Arial" w:cs="Arial"/>
          <w:kern w:val="0"/>
          <w:sz w:val="20"/>
          <w:szCs w:val="20"/>
          <w14:ligatures w14:val="none"/>
        </w:rPr>
        <w:t xml:space="preserve">were found to secrete </w:t>
      </w:r>
      <w:r w:rsidR="00761D6E" w:rsidRPr="00761D6E">
        <w:rPr>
          <w:rFonts w:ascii="Arial" w:eastAsia="Calibri" w:hAnsi="Arial" w:cs="Arial"/>
          <w:kern w:val="0"/>
          <w:sz w:val="20"/>
          <w:szCs w:val="20"/>
          <w14:ligatures w14:val="none"/>
        </w:rPr>
        <w:t xml:space="preserve">a higher </w:t>
      </w:r>
      <w:r w:rsidR="0052481D">
        <w:rPr>
          <w:rFonts w:ascii="Arial" w:eastAsia="Calibri" w:hAnsi="Arial" w:cs="Arial"/>
          <w:kern w:val="0"/>
          <w:sz w:val="20"/>
          <w:szCs w:val="20"/>
          <w14:ligatures w14:val="none"/>
        </w:rPr>
        <w:t>number</w:t>
      </w:r>
      <w:r w:rsidR="0052481D" w:rsidRPr="00761D6E">
        <w:rPr>
          <w:rFonts w:ascii="Arial" w:eastAsia="Calibri" w:hAnsi="Arial" w:cs="Arial"/>
          <w:kern w:val="0"/>
          <w:sz w:val="20"/>
          <w:szCs w:val="20"/>
          <w14:ligatures w14:val="none"/>
        </w:rPr>
        <w:t xml:space="preserve"> </w:t>
      </w:r>
      <w:r w:rsidR="00761D6E" w:rsidRPr="00761D6E">
        <w:rPr>
          <w:rFonts w:ascii="Arial" w:eastAsia="Calibri" w:hAnsi="Arial" w:cs="Arial"/>
          <w:kern w:val="0"/>
          <w:sz w:val="20"/>
          <w:szCs w:val="20"/>
          <w14:ligatures w14:val="none"/>
        </w:rPr>
        <w:t xml:space="preserve">of EVs compared to the non-malignant controls. </w:t>
      </w:r>
      <w:r w:rsidR="003D391E" w:rsidRPr="003D391E">
        <w:rPr>
          <w:rFonts w:ascii="Arial" w:eastAsia="Calibri" w:hAnsi="Arial" w:cs="Arial"/>
          <w:kern w:val="0"/>
          <w:sz w:val="20"/>
          <w:szCs w:val="20"/>
          <w14:ligatures w14:val="none"/>
        </w:rPr>
        <w:t xml:space="preserve">The </w:t>
      </w:r>
      <w:proofErr w:type="spellStart"/>
      <w:r w:rsidR="003D391E" w:rsidRPr="003D391E">
        <w:rPr>
          <w:rFonts w:ascii="Arial" w:eastAsia="Calibri" w:hAnsi="Arial" w:cs="Arial"/>
          <w:kern w:val="0"/>
          <w:sz w:val="20"/>
          <w:szCs w:val="20"/>
          <w14:ligatures w14:val="none"/>
        </w:rPr>
        <w:t>ddPCR</w:t>
      </w:r>
      <w:proofErr w:type="spellEnd"/>
      <w:r w:rsidR="003D391E" w:rsidRPr="003D391E">
        <w:rPr>
          <w:rFonts w:ascii="Arial" w:eastAsia="Calibri" w:hAnsi="Arial" w:cs="Arial"/>
          <w:kern w:val="0"/>
          <w:sz w:val="20"/>
          <w:szCs w:val="20"/>
          <w14:ligatures w14:val="none"/>
        </w:rPr>
        <w:t xml:space="preserve"> analysis revealed </w:t>
      </w:r>
      <w:r w:rsidR="00FC4938">
        <w:rPr>
          <w:rFonts w:ascii="Arial" w:eastAsia="Calibri" w:hAnsi="Arial" w:cs="Arial"/>
          <w:kern w:val="0"/>
          <w:sz w:val="20"/>
          <w:szCs w:val="20"/>
          <w14:ligatures w14:val="none"/>
        </w:rPr>
        <w:t>three</w:t>
      </w:r>
      <w:r w:rsidR="009E2D2B">
        <w:rPr>
          <w:rFonts w:ascii="Arial" w:eastAsia="Calibri" w:hAnsi="Arial" w:cs="Arial"/>
          <w:kern w:val="0"/>
          <w:sz w:val="20"/>
          <w:szCs w:val="20"/>
          <w14:ligatures w14:val="none"/>
        </w:rPr>
        <w:t xml:space="preserve"> </w:t>
      </w:r>
      <w:proofErr w:type="spellStart"/>
      <w:r w:rsidR="003344DA">
        <w:rPr>
          <w:rFonts w:ascii="Arial" w:eastAsia="Calibri" w:hAnsi="Arial" w:cs="Arial"/>
          <w:kern w:val="0"/>
          <w:sz w:val="20"/>
          <w:szCs w:val="20"/>
          <w14:ligatures w14:val="none"/>
        </w:rPr>
        <w:t>circRNAs</w:t>
      </w:r>
      <w:proofErr w:type="spellEnd"/>
      <w:r w:rsidR="003A0D04">
        <w:rPr>
          <w:rFonts w:ascii="Arial" w:eastAsia="Calibri" w:hAnsi="Arial" w:cs="Arial"/>
          <w:kern w:val="0"/>
          <w:sz w:val="20"/>
          <w:szCs w:val="20"/>
          <w14:ligatures w14:val="none"/>
        </w:rPr>
        <w:t xml:space="preserve">, </w:t>
      </w:r>
      <w:proofErr w:type="spellStart"/>
      <w:r w:rsidR="005E1ECA">
        <w:rPr>
          <w:rFonts w:ascii="Arial" w:eastAsia="Calibri" w:hAnsi="Arial" w:cs="Arial"/>
          <w:kern w:val="0"/>
          <w:sz w:val="20"/>
          <w:szCs w:val="20"/>
          <w14:ligatures w14:val="none"/>
        </w:rPr>
        <w:t>C</w:t>
      </w:r>
      <w:r w:rsidR="00C17116">
        <w:rPr>
          <w:rFonts w:ascii="Arial" w:eastAsia="Calibri" w:hAnsi="Arial" w:cs="Arial"/>
          <w:kern w:val="0"/>
          <w:sz w:val="20"/>
          <w:szCs w:val="20"/>
          <w14:ligatures w14:val="none"/>
        </w:rPr>
        <w:t>irc</w:t>
      </w:r>
      <w:r w:rsidR="00DC0E23">
        <w:rPr>
          <w:rFonts w:ascii="Arial" w:eastAsia="Calibri" w:hAnsi="Arial" w:cs="Arial"/>
          <w:kern w:val="0"/>
          <w:sz w:val="20"/>
          <w:szCs w:val="20"/>
          <w14:ligatures w14:val="none"/>
        </w:rPr>
        <w:t>C</w:t>
      </w:r>
      <w:proofErr w:type="spellEnd"/>
      <w:r w:rsidR="00C17116">
        <w:rPr>
          <w:rFonts w:ascii="Arial" w:eastAsia="Calibri" w:hAnsi="Arial" w:cs="Arial"/>
          <w:kern w:val="0"/>
          <w:sz w:val="20"/>
          <w:szCs w:val="20"/>
          <w14:ligatures w14:val="none"/>
        </w:rPr>
        <w:t xml:space="preserve">, </w:t>
      </w:r>
      <w:proofErr w:type="spellStart"/>
      <w:r w:rsidR="005E1ECA">
        <w:rPr>
          <w:rFonts w:ascii="Arial" w:eastAsia="Calibri" w:hAnsi="Arial" w:cs="Arial"/>
          <w:kern w:val="0"/>
          <w:sz w:val="20"/>
          <w:szCs w:val="20"/>
          <w14:ligatures w14:val="none"/>
        </w:rPr>
        <w:t>C</w:t>
      </w:r>
      <w:r w:rsidR="00345B01">
        <w:rPr>
          <w:rFonts w:ascii="Arial" w:eastAsia="Calibri" w:hAnsi="Arial" w:cs="Arial"/>
          <w:kern w:val="0"/>
          <w:sz w:val="20"/>
          <w:szCs w:val="20"/>
          <w14:ligatures w14:val="none"/>
        </w:rPr>
        <w:t>irc</w:t>
      </w:r>
      <w:r w:rsidR="00DC0E23">
        <w:rPr>
          <w:rFonts w:ascii="Arial" w:eastAsia="Calibri" w:hAnsi="Arial" w:cs="Arial"/>
          <w:kern w:val="0"/>
          <w:sz w:val="20"/>
          <w:szCs w:val="20"/>
          <w14:ligatures w14:val="none"/>
        </w:rPr>
        <w:t>D</w:t>
      </w:r>
      <w:proofErr w:type="spellEnd"/>
      <w:r w:rsidR="00C17116">
        <w:rPr>
          <w:rFonts w:ascii="Arial" w:eastAsia="Calibri" w:hAnsi="Arial" w:cs="Arial"/>
          <w:kern w:val="0"/>
          <w:sz w:val="20"/>
          <w:szCs w:val="20"/>
          <w14:ligatures w14:val="none"/>
        </w:rPr>
        <w:t xml:space="preserve"> and </w:t>
      </w:r>
      <w:proofErr w:type="spellStart"/>
      <w:r w:rsidR="005E1ECA">
        <w:rPr>
          <w:rFonts w:ascii="Arial" w:eastAsia="Calibri" w:hAnsi="Arial" w:cs="Arial"/>
          <w:kern w:val="0"/>
          <w:sz w:val="20"/>
          <w:szCs w:val="20"/>
          <w14:ligatures w14:val="none"/>
        </w:rPr>
        <w:t>C</w:t>
      </w:r>
      <w:r w:rsidR="00345B01">
        <w:rPr>
          <w:rFonts w:ascii="Arial" w:eastAsia="Calibri" w:hAnsi="Arial" w:cs="Arial"/>
          <w:kern w:val="0"/>
          <w:sz w:val="20"/>
          <w:szCs w:val="20"/>
          <w14:ligatures w14:val="none"/>
        </w:rPr>
        <w:t>irc</w:t>
      </w:r>
      <w:r w:rsidR="00DC0E23">
        <w:rPr>
          <w:rFonts w:ascii="Arial" w:eastAsia="Calibri" w:hAnsi="Arial" w:cs="Arial"/>
          <w:kern w:val="0"/>
          <w:sz w:val="20"/>
          <w:szCs w:val="20"/>
          <w14:ligatures w14:val="none"/>
        </w:rPr>
        <w:t>E</w:t>
      </w:r>
      <w:proofErr w:type="spellEnd"/>
      <w:r w:rsidR="003A0D04">
        <w:rPr>
          <w:rFonts w:ascii="Arial" w:eastAsia="Calibri" w:hAnsi="Arial" w:cs="Arial"/>
          <w:kern w:val="0"/>
          <w:sz w:val="20"/>
          <w:szCs w:val="20"/>
          <w14:ligatures w14:val="none"/>
        </w:rPr>
        <w:t>,</w:t>
      </w:r>
      <w:r w:rsidR="00C17116">
        <w:rPr>
          <w:rFonts w:ascii="Arial" w:eastAsia="Calibri" w:hAnsi="Arial" w:cs="Arial"/>
          <w:kern w:val="0"/>
          <w:sz w:val="20"/>
          <w:szCs w:val="20"/>
          <w14:ligatures w14:val="none"/>
        </w:rPr>
        <w:t xml:space="preserve"> </w:t>
      </w:r>
      <w:r w:rsidR="00B74424">
        <w:rPr>
          <w:rFonts w:ascii="Arial" w:eastAsia="Calibri" w:hAnsi="Arial" w:cs="Arial"/>
          <w:kern w:val="0"/>
          <w:sz w:val="20"/>
          <w:szCs w:val="20"/>
          <w14:ligatures w14:val="none"/>
        </w:rPr>
        <w:t xml:space="preserve">were overexpressed in all three PM-derived </w:t>
      </w:r>
      <w:r w:rsidR="00F13E04">
        <w:rPr>
          <w:rFonts w:ascii="Arial" w:eastAsia="Calibri" w:hAnsi="Arial" w:cs="Arial"/>
          <w:kern w:val="0"/>
          <w:sz w:val="20"/>
          <w:szCs w:val="20"/>
          <w14:ligatures w14:val="none"/>
        </w:rPr>
        <w:t>EV subpopulations compared to the other cancer</w:t>
      </w:r>
      <w:r w:rsidR="00227C20">
        <w:rPr>
          <w:rFonts w:ascii="Arial" w:eastAsia="Calibri" w:hAnsi="Arial" w:cs="Arial"/>
          <w:kern w:val="0"/>
          <w:sz w:val="20"/>
          <w:szCs w:val="20"/>
          <w14:ligatures w14:val="none"/>
        </w:rPr>
        <w:t xml:space="preserve"> type controls</w:t>
      </w:r>
      <w:r w:rsidR="003A0D04">
        <w:rPr>
          <w:rFonts w:ascii="Arial" w:eastAsia="Calibri" w:hAnsi="Arial" w:cs="Arial"/>
          <w:kern w:val="0"/>
          <w:sz w:val="20"/>
          <w:szCs w:val="20"/>
          <w14:ligatures w14:val="none"/>
        </w:rPr>
        <w:t xml:space="preserve"> (</w:t>
      </w:r>
      <w:r w:rsidR="0076455B">
        <w:rPr>
          <w:rFonts w:ascii="Arial" w:eastAsia="Calibri" w:hAnsi="Arial" w:cs="Arial"/>
          <w:kern w:val="0"/>
          <w:sz w:val="20"/>
          <w:szCs w:val="20"/>
          <w14:ligatures w14:val="none"/>
        </w:rPr>
        <w:t xml:space="preserve">AUC </w:t>
      </w:r>
      <w:r w:rsidR="00FC4938">
        <w:rPr>
          <w:rFonts w:ascii="Arial" w:eastAsia="Calibri" w:hAnsi="Arial" w:cs="Arial"/>
          <w:kern w:val="0"/>
          <w:sz w:val="20"/>
          <w:szCs w:val="20"/>
          <w14:ligatures w14:val="none"/>
        </w:rPr>
        <w:t>≥ 0.85</w:t>
      </w:r>
      <w:r w:rsidR="003A0D04">
        <w:rPr>
          <w:rFonts w:ascii="Arial" w:eastAsia="Calibri" w:hAnsi="Arial" w:cs="Arial"/>
          <w:kern w:val="0"/>
          <w:sz w:val="20"/>
          <w:szCs w:val="20"/>
          <w14:ligatures w14:val="none"/>
        </w:rPr>
        <w:t>)</w:t>
      </w:r>
      <w:r w:rsidR="00F13E04">
        <w:rPr>
          <w:rFonts w:ascii="Arial" w:eastAsia="Calibri" w:hAnsi="Arial" w:cs="Arial"/>
          <w:kern w:val="0"/>
          <w:sz w:val="20"/>
          <w:szCs w:val="20"/>
          <w14:ligatures w14:val="none"/>
        </w:rPr>
        <w:t>.</w:t>
      </w:r>
      <w:r w:rsidR="004E63E7">
        <w:rPr>
          <w:rFonts w:ascii="Arial" w:eastAsia="Calibri" w:hAnsi="Arial" w:cs="Arial"/>
          <w:kern w:val="0"/>
          <w:sz w:val="20"/>
          <w:szCs w:val="20"/>
          <w14:ligatures w14:val="none"/>
        </w:rPr>
        <w:t xml:space="preserve"> Two </w:t>
      </w:r>
      <w:proofErr w:type="spellStart"/>
      <w:r w:rsidR="004E63E7">
        <w:rPr>
          <w:rFonts w:ascii="Arial" w:eastAsia="Calibri" w:hAnsi="Arial" w:cs="Arial"/>
          <w:kern w:val="0"/>
          <w:sz w:val="20"/>
          <w:szCs w:val="20"/>
          <w14:ligatures w14:val="none"/>
        </w:rPr>
        <w:t>circRNAs</w:t>
      </w:r>
      <w:proofErr w:type="spellEnd"/>
      <w:r w:rsidR="003A0D04">
        <w:rPr>
          <w:rFonts w:ascii="Arial" w:eastAsia="Calibri" w:hAnsi="Arial" w:cs="Arial"/>
          <w:kern w:val="0"/>
          <w:sz w:val="20"/>
          <w:szCs w:val="20"/>
          <w14:ligatures w14:val="none"/>
        </w:rPr>
        <w:t>,</w:t>
      </w:r>
      <w:r w:rsidR="00B619F8">
        <w:rPr>
          <w:rFonts w:ascii="Arial" w:eastAsia="Calibri" w:hAnsi="Arial" w:cs="Arial"/>
          <w:kern w:val="0"/>
          <w:sz w:val="20"/>
          <w:szCs w:val="20"/>
          <w14:ligatures w14:val="none"/>
        </w:rPr>
        <w:t xml:space="preserve"> </w:t>
      </w:r>
      <w:proofErr w:type="spellStart"/>
      <w:r w:rsidR="005E1ECA">
        <w:rPr>
          <w:rFonts w:ascii="Arial" w:eastAsia="Calibri" w:hAnsi="Arial" w:cs="Arial"/>
          <w:kern w:val="0"/>
          <w:sz w:val="20"/>
          <w:szCs w:val="20"/>
          <w14:ligatures w14:val="none"/>
        </w:rPr>
        <w:t>C</w:t>
      </w:r>
      <w:r w:rsidR="00B619F8">
        <w:rPr>
          <w:rFonts w:ascii="Arial" w:eastAsia="Calibri" w:hAnsi="Arial" w:cs="Arial"/>
          <w:kern w:val="0"/>
          <w:sz w:val="20"/>
          <w:szCs w:val="20"/>
          <w14:ligatures w14:val="none"/>
        </w:rPr>
        <w:t>irc</w:t>
      </w:r>
      <w:r w:rsidR="00DC0E23">
        <w:rPr>
          <w:rFonts w:ascii="Arial" w:eastAsia="Calibri" w:hAnsi="Arial" w:cs="Arial"/>
          <w:kern w:val="0"/>
          <w:sz w:val="20"/>
          <w:szCs w:val="20"/>
          <w14:ligatures w14:val="none"/>
        </w:rPr>
        <w:t>A</w:t>
      </w:r>
      <w:proofErr w:type="spellEnd"/>
      <w:r w:rsidR="009D7917">
        <w:rPr>
          <w:rFonts w:ascii="Arial" w:eastAsia="Calibri" w:hAnsi="Arial" w:cs="Arial"/>
          <w:kern w:val="0"/>
          <w:sz w:val="20"/>
          <w:szCs w:val="20"/>
          <w14:ligatures w14:val="none"/>
        </w:rPr>
        <w:t xml:space="preserve"> and </w:t>
      </w:r>
      <w:proofErr w:type="spellStart"/>
      <w:r w:rsidR="005E1ECA">
        <w:rPr>
          <w:rFonts w:ascii="Arial" w:eastAsia="Calibri" w:hAnsi="Arial" w:cs="Arial"/>
          <w:kern w:val="0"/>
          <w:sz w:val="20"/>
          <w:szCs w:val="20"/>
          <w14:ligatures w14:val="none"/>
        </w:rPr>
        <w:t>C</w:t>
      </w:r>
      <w:r w:rsidR="00345B01">
        <w:rPr>
          <w:rFonts w:ascii="Arial" w:eastAsia="Calibri" w:hAnsi="Arial" w:cs="Arial"/>
          <w:kern w:val="0"/>
          <w:sz w:val="20"/>
          <w:szCs w:val="20"/>
          <w14:ligatures w14:val="none"/>
        </w:rPr>
        <w:t>irc</w:t>
      </w:r>
      <w:r w:rsidR="00DC0E23">
        <w:rPr>
          <w:rFonts w:ascii="Arial" w:eastAsia="Calibri" w:hAnsi="Arial" w:cs="Arial"/>
          <w:kern w:val="0"/>
          <w:sz w:val="20"/>
          <w:szCs w:val="20"/>
          <w14:ligatures w14:val="none"/>
        </w:rPr>
        <w:t>B</w:t>
      </w:r>
      <w:proofErr w:type="spellEnd"/>
      <w:r w:rsidR="003A0D04">
        <w:rPr>
          <w:rFonts w:ascii="Arial" w:eastAsia="Calibri" w:hAnsi="Arial" w:cs="Arial"/>
          <w:kern w:val="0"/>
          <w:sz w:val="20"/>
          <w:szCs w:val="20"/>
          <w14:ligatures w14:val="none"/>
        </w:rPr>
        <w:t>,</w:t>
      </w:r>
      <w:r w:rsidR="009D7917">
        <w:rPr>
          <w:rFonts w:ascii="Arial" w:eastAsia="Calibri" w:hAnsi="Arial" w:cs="Arial"/>
          <w:kern w:val="0"/>
          <w:sz w:val="20"/>
          <w:szCs w:val="20"/>
          <w14:ligatures w14:val="none"/>
        </w:rPr>
        <w:t xml:space="preserve"> were </w:t>
      </w:r>
      <w:r w:rsidR="005D744D">
        <w:rPr>
          <w:rFonts w:ascii="Arial" w:eastAsia="Calibri" w:hAnsi="Arial" w:cs="Arial"/>
          <w:kern w:val="0"/>
          <w:sz w:val="20"/>
          <w:szCs w:val="20"/>
          <w14:ligatures w14:val="none"/>
        </w:rPr>
        <w:t xml:space="preserve">enriched </w:t>
      </w:r>
      <w:r w:rsidR="00334B4F">
        <w:rPr>
          <w:rFonts w:ascii="Arial" w:eastAsia="Calibri" w:hAnsi="Arial" w:cs="Arial"/>
          <w:kern w:val="0"/>
          <w:sz w:val="20"/>
          <w:szCs w:val="20"/>
          <w14:ligatures w14:val="none"/>
        </w:rPr>
        <w:t xml:space="preserve">by as much as 30-fold in the </w:t>
      </w:r>
      <w:r w:rsidR="0070257B">
        <w:rPr>
          <w:rFonts w:ascii="Arial" w:eastAsia="Calibri" w:hAnsi="Arial" w:cs="Arial"/>
          <w:kern w:val="0"/>
          <w:sz w:val="20"/>
          <w:szCs w:val="20"/>
          <w14:ligatures w14:val="none"/>
        </w:rPr>
        <w:t xml:space="preserve">PM-derived </w:t>
      </w:r>
      <w:r w:rsidR="00C203DA">
        <w:rPr>
          <w:rFonts w:ascii="Arial" w:eastAsia="Calibri" w:hAnsi="Arial" w:cs="Arial"/>
          <w:kern w:val="0"/>
          <w:sz w:val="20"/>
          <w:szCs w:val="20"/>
          <w14:ligatures w14:val="none"/>
        </w:rPr>
        <w:t>small EV</w:t>
      </w:r>
      <w:r w:rsidR="0070257B">
        <w:rPr>
          <w:rFonts w:ascii="Arial" w:eastAsia="Calibri" w:hAnsi="Arial" w:cs="Arial"/>
          <w:kern w:val="0"/>
          <w:sz w:val="20"/>
          <w:szCs w:val="20"/>
          <w14:ligatures w14:val="none"/>
        </w:rPr>
        <w:t>s</w:t>
      </w:r>
      <w:r w:rsidR="00C203DA">
        <w:rPr>
          <w:rFonts w:ascii="Arial" w:eastAsia="Calibri" w:hAnsi="Arial" w:cs="Arial"/>
          <w:kern w:val="0"/>
          <w:sz w:val="20"/>
          <w:szCs w:val="20"/>
          <w14:ligatures w14:val="none"/>
        </w:rPr>
        <w:t xml:space="preserve"> (100K) compared to</w:t>
      </w:r>
      <w:r w:rsidR="000D3A2F">
        <w:rPr>
          <w:rFonts w:ascii="Arial" w:eastAsia="Calibri" w:hAnsi="Arial" w:cs="Arial"/>
          <w:kern w:val="0"/>
          <w:sz w:val="20"/>
          <w:szCs w:val="20"/>
          <w14:ligatures w14:val="none"/>
        </w:rPr>
        <w:t xml:space="preserve"> </w:t>
      </w:r>
      <w:r w:rsidR="00227C20">
        <w:rPr>
          <w:rFonts w:ascii="Arial" w:eastAsia="Calibri" w:hAnsi="Arial" w:cs="Arial"/>
          <w:kern w:val="0"/>
          <w:sz w:val="20"/>
          <w:szCs w:val="20"/>
          <w14:ligatures w14:val="none"/>
        </w:rPr>
        <w:t xml:space="preserve">the </w:t>
      </w:r>
      <w:r w:rsidR="000D3A2F">
        <w:rPr>
          <w:rFonts w:ascii="Arial" w:eastAsia="Calibri" w:hAnsi="Arial" w:cs="Arial"/>
          <w:kern w:val="0"/>
          <w:sz w:val="20"/>
          <w:szCs w:val="20"/>
          <w14:ligatures w14:val="none"/>
        </w:rPr>
        <w:t>non-malignant</w:t>
      </w:r>
      <w:r w:rsidR="0070257B">
        <w:rPr>
          <w:rFonts w:ascii="Arial" w:eastAsia="Calibri" w:hAnsi="Arial" w:cs="Arial"/>
          <w:kern w:val="0"/>
          <w:sz w:val="20"/>
          <w:szCs w:val="20"/>
          <w14:ligatures w14:val="none"/>
        </w:rPr>
        <w:t xml:space="preserve"> controls</w:t>
      </w:r>
      <w:r w:rsidR="00A47945">
        <w:rPr>
          <w:rFonts w:ascii="Arial" w:eastAsia="Calibri" w:hAnsi="Arial" w:cs="Arial"/>
          <w:kern w:val="0"/>
          <w:sz w:val="20"/>
          <w:szCs w:val="20"/>
          <w14:ligatures w14:val="none"/>
        </w:rPr>
        <w:t xml:space="preserve"> </w:t>
      </w:r>
      <w:r w:rsidR="003A0D04">
        <w:rPr>
          <w:rFonts w:ascii="Arial" w:eastAsia="Calibri" w:hAnsi="Arial" w:cs="Arial"/>
          <w:kern w:val="0"/>
          <w:sz w:val="20"/>
          <w:szCs w:val="20"/>
          <w14:ligatures w14:val="none"/>
        </w:rPr>
        <w:t>(</w:t>
      </w:r>
      <w:r w:rsidR="00A47945">
        <w:rPr>
          <w:rFonts w:ascii="Arial" w:eastAsia="Calibri" w:hAnsi="Arial" w:cs="Arial"/>
          <w:kern w:val="0"/>
          <w:sz w:val="20"/>
          <w:szCs w:val="20"/>
          <w14:ligatures w14:val="none"/>
        </w:rPr>
        <w:t xml:space="preserve">AUC </w:t>
      </w:r>
      <w:r w:rsidR="00B10DE2">
        <w:rPr>
          <w:rFonts w:ascii="Arial" w:eastAsia="Calibri" w:hAnsi="Arial" w:cs="Arial"/>
          <w:kern w:val="0"/>
          <w:sz w:val="20"/>
          <w:szCs w:val="20"/>
          <w14:ligatures w14:val="none"/>
        </w:rPr>
        <w:t>&gt; 0.95</w:t>
      </w:r>
      <w:r w:rsidR="003A0D04">
        <w:rPr>
          <w:rFonts w:ascii="Arial" w:eastAsia="Calibri" w:hAnsi="Arial" w:cs="Arial"/>
          <w:kern w:val="0"/>
          <w:sz w:val="20"/>
          <w:szCs w:val="20"/>
          <w14:ligatures w14:val="none"/>
        </w:rPr>
        <w:t>)</w:t>
      </w:r>
      <w:r w:rsidR="00B10DE2">
        <w:rPr>
          <w:rFonts w:ascii="Arial" w:eastAsia="Calibri" w:hAnsi="Arial" w:cs="Arial"/>
          <w:kern w:val="0"/>
          <w:sz w:val="20"/>
          <w:szCs w:val="20"/>
          <w14:ligatures w14:val="none"/>
        </w:rPr>
        <w:t xml:space="preserve">. </w:t>
      </w:r>
      <w:r w:rsidR="00A47945">
        <w:rPr>
          <w:rFonts w:ascii="Arial" w:eastAsia="Calibri" w:hAnsi="Arial" w:cs="Arial"/>
          <w:kern w:val="0"/>
          <w:sz w:val="20"/>
          <w:szCs w:val="20"/>
          <w14:ligatures w14:val="none"/>
        </w:rPr>
        <w:t xml:space="preserve"> </w:t>
      </w:r>
      <w:r w:rsidR="0070257B">
        <w:rPr>
          <w:rFonts w:ascii="Arial" w:eastAsia="Calibri" w:hAnsi="Arial" w:cs="Arial"/>
          <w:kern w:val="0"/>
          <w:sz w:val="20"/>
          <w:szCs w:val="20"/>
          <w14:ligatures w14:val="none"/>
        </w:rPr>
        <w:t xml:space="preserve">  </w:t>
      </w:r>
      <w:r w:rsidR="000D3A2F">
        <w:rPr>
          <w:rFonts w:ascii="Arial" w:eastAsia="Calibri" w:hAnsi="Arial" w:cs="Arial"/>
          <w:kern w:val="0"/>
          <w:sz w:val="20"/>
          <w:szCs w:val="20"/>
          <w14:ligatures w14:val="none"/>
        </w:rPr>
        <w:t xml:space="preserve"> </w:t>
      </w:r>
      <w:r w:rsidR="00334B4F">
        <w:rPr>
          <w:rFonts w:ascii="Arial" w:eastAsia="Calibri" w:hAnsi="Arial" w:cs="Arial"/>
          <w:kern w:val="0"/>
          <w:sz w:val="20"/>
          <w:szCs w:val="20"/>
          <w14:ligatures w14:val="none"/>
        </w:rPr>
        <w:t xml:space="preserve"> </w:t>
      </w:r>
      <w:r w:rsidR="007B63DA">
        <w:rPr>
          <w:rFonts w:ascii="Arial" w:eastAsia="Calibri" w:hAnsi="Arial" w:cs="Arial"/>
          <w:kern w:val="0"/>
          <w:sz w:val="20"/>
          <w:szCs w:val="20"/>
          <w14:ligatures w14:val="none"/>
        </w:rPr>
        <w:t xml:space="preserve"> </w:t>
      </w:r>
      <w:r w:rsidR="004E63E7">
        <w:rPr>
          <w:rFonts w:ascii="Arial" w:eastAsia="Calibri" w:hAnsi="Arial" w:cs="Arial"/>
          <w:kern w:val="0"/>
          <w:sz w:val="20"/>
          <w:szCs w:val="20"/>
          <w14:ligatures w14:val="none"/>
        </w:rPr>
        <w:t xml:space="preserve">  </w:t>
      </w:r>
      <w:r w:rsidR="00FC4938">
        <w:rPr>
          <w:rFonts w:ascii="Arial" w:eastAsia="Calibri" w:hAnsi="Arial" w:cs="Arial"/>
          <w:kern w:val="0"/>
          <w:sz w:val="20"/>
          <w:szCs w:val="20"/>
          <w14:ligatures w14:val="none"/>
        </w:rPr>
        <w:t xml:space="preserve">  </w:t>
      </w:r>
      <w:r w:rsidR="00F13E04">
        <w:rPr>
          <w:rFonts w:ascii="Arial" w:eastAsia="Calibri" w:hAnsi="Arial" w:cs="Arial"/>
          <w:kern w:val="0"/>
          <w:sz w:val="20"/>
          <w:szCs w:val="20"/>
          <w14:ligatures w14:val="none"/>
        </w:rPr>
        <w:t xml:space="preserve">  </w:t>
      </w:r>
      <w:r w:rsidR="003344DA">
        <w:rPr>
          <w:rFonts w:ascii="Arial" w:eastAsia="Calibri" w:hAnsi="Arial" w:cs="Arial"/>
          <w:kern w:val="0"/>
          <w:sz w:val="20"/>
          <w:szCs w:val="20"/>
          <w14:ligatures w14:val="none"/>
        </w:rPr>
        <w:t xml:space="preserve">  </w:t>
      </w:r>
      <w:r w:rsidR="003D391E" w:rsidRPr="003D391E">
        <w:rPr>
          <w:rFonts w:ascii="Calibri" w:eastAsia="Calibri" w:hAnsi="Calibri" w:cs="Times New Roman"/>
          <w:kern w:val="0"/>
          <w14:ligatures w14:val="none"/>
        </w:rPr>
        <w:t xml:space="preserve">   </w:t>
      </w:r>
    </w:p>
    <w:p w14:paraId="777A9E0F" w14:textId="46FD993E" w:rsidR="2021B9E9" w:rsidRDefault="2021B9E9" w:rsidP="2021B9E9">
      <w:pPr>
        <w:spacing w:after="0" w:line="240" w:lineRule="auto"/>
        <w:jc w:val="both"/>
        <w:rPr>
          <w:rFonts w:ascii="Arial" w:eastAsia="Calibri" w:hAnsi="Arial" w:cs="Calibri"/>
          <w:sz w:val="20"/>
          <w:szCs w:val="20"/>
          <w:lang w:val="en-US"/>
        </w:rPr>
      </w:pPr>
    </w:p>
    <w:p w14:paraId="6B7679A8" w14:textId="2114DE1C" w:rsidR="001801EC" w:rsidRPr="001801EC" w:rsidRDefault="00B8473A" w:rsidP="001801EC">
      <w:pPr>
        <w:spacing w:after="0" w:line="240" w:lineRule="auto"/>
        <w:jc w:val="both"/>
        <w:rPr>
          <w:rFonts w:ascii="Arial" w:eastAsia="Calibri" w:hAnsi="Arial" w:cs="Calibri"/>
          <w:bCs/>
          <w:kern w:val="0"/>
          <w:sz w:val="20"/>
          <w:szCs w:val="20"/>
          <w:lang w:val="en-US"/>
          <w14:ligatures w14:val="none"/>
        </w:rPr>
      </w:pPr>
      <w:r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  <w:t>Conclusion/</w:t>
      </w:r>
      <w:r w:rsidR="00C315D2" w:rsidRPr="00C315D2"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  <w:t>Discussion.</w:t>
      </w:r>
      <w:r w:rsidR="00C315D2"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4B7C2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Specific </w:t>
      </w:r>
      <w:r w:rsidR="001801EC" w:rsidRPr="001801EC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EV-associated </w:t>
      </w:r>
      <w:proofErr w:type="spellStart"/>
      <w:r w:rsidR="00225FFA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circRNA</w:t>
      </w:r>
      <w:r w:rsidR="004B7C2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s</w:t>
      </w:r>
      <w:proofErr w:type="spellEnd"/>
      <w:r w:rsidR="004B7C2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C2548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demonstrate significant</w:t>
      </w:r>
      <w:r w:rsidR="001801EC" w:rsidRPr="001801EC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potential to facilitate a</w:t>
      </w:r>
      <w:r w:rsidR="00B10DE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n</w:t>
      </w:r>
      <w:r w:rsidR="001801EC" w:rsidRPr="001801EC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B93B45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accurate </w:t>
      </w:r>
      <w:r w:rsidR="00937F96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differential diagnosis of PM</w:t>
      </w:r>
      <w:r w:rsidR="00FC534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. </w:t>
      </w:r>
      <w:r w:rsidR="001801EC" w:rsidRPr="001801EC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Th</w:t>
      </w:r>
      <w:r w:rsidR="00FC534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is</w:t>
      </w:r>
      <w:r w:rsidR="001801EC" w:rsidRPr="001801EC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FC534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study</w:t>
      </w:r>
      <w:r w:rsidR="001801EC" w:rsidRPr="001801EC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937F96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effectively </w:t>
      </w:r>
      <w:r w:rsidR="001801EC" w:rsidRPr="001801EC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lay</w:t>
      </w:r>
      <w:r w:rsidR="00FC534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s t</w:t>
      </w:r>
      <w:r w:rsidR="001801EC" w:rsidRPr="001801EC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he </w:t>
      </w:r>
      <w:r w:rsidR="00FC534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foundation</w:t>
      </w:r>
      <w:r w:rsidR="001801EC" w:rsidRPr="001801EC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for future</w:t>
      </w:r>
      <w:r w:rsidR="00A2655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studies </w:t>
      </w:r>
      <w:r w:rsidR="00C25488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to evaluate</w:t>
      </w:r>
      <w:r w:rsidR="00A2655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their suitability </w:t>
      </w:r>
      <w:r w:rsidR="008D19FF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for </w:t>
      </w:r>
      <w:r w:rsidR="00F844A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a first-of-its-kind </w:t>
      </w:r>
      <w:r w:rsidR="008D19FF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liquid biopsy diagnostic</w:t>
      </w:r>
      <w:r w:rsidR="00F844A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technique for PM.</w:t>
      </w:r>
      <w:r w:rsidR="008D19FF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 </w:t>
      </w:r>
      <w:r w:rsidR="001801EC" w:rsidRPr="001801EC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</w:p>
    <w:p w14:paraId="1AF10CAD" w14:textId="2290597E" w:rsidR="00C315D2" w:rsidRDefault="00C315D2" w:rsidP="00C315D2">
      <w:pPr>
        <w:spacing w:after="0" w:line="240" w:lineRule="auto"/>
        <w:jc w:val="both"/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</w:pPr>
    </w:p>
    <w:p w14:paraId="44589926" w14:textId="77777777" w:rsidR="008878DF" w:rsidRPr="00C315D2" w:rsidRDefault="008878DF" w:rsidP="00C315D2">
      <w:pPr>
        <w:spacing w:after="0" w:line="240" w:lineRule="auto"/>
        <w:jc w:val="both"/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</w:pPr>
    </w:p>
    <w:p w14:paraId="07117D2D" w14:textId="5C894EF0" w:rsidR="00DC0184" w:rsidRDefault="00C315D2" w:rsidP="008F37CA">
      <w:pPr>
        <w:spacing w:after="0" w:line="240" w:lineRule="auto"/>
        <w:jc w:val="both"/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</w:pPr>
      <w:r w:rsidRPr="00C315D2"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  <w:t>References:</w:t>
      </w:r>
    </w:p>
    <w:p w14:paraId="76C62016" w14:textId="77777777" w:rsidR="008F37CA" w:rsidRDefault="008F37CA" w:rsidP="008F37CA">
      <w:pPr>
        <w:spacing w:after="0" w:line="240" w:lineRule="auto"/>
        <w:jc w:val="both"/>
        <w:rPr>
          <w:rFonts w:ascii="Arial" w:eastAsia="Calibri" w:hAnsi="Arial" w:cs="Calibri"/>
          <w:sz w:val="20"/>
          <w:szCs w:val="20"/>
          <w:lang w:val="en-US"/>
        </w:rPr>
      </w:pPr>
    </w:p>
    <w:p w14:paraId="5BD2D46F" w14:textId="77777777" w:rsidR="00D85BFD" w:rsidRPr="005C6BC4" w:rsidRDefault="00DC0184" w:rsidP="00D85BFD">
      <w:pPr>
        <w:pStyle w:val="EndNoteBibliography"/>
        <w:spacing w:after="0"/>
        <w:ind w:left="720" w:hanging="720"/>
        <w:rPr>
          <w:rFonts w:ascii="Arial" w:hAnsi="Arial" w:cs="Arial"/>
          <w:sz w:val="20"/>
          <w:szCs w:val="20"/>
        </w:rPr>
      </w:pPr>
      <w:r w:rsidRPr="005C6BC4">
        <w:rPr>
          <w:rFonts w:ascii="Arial" w:eastAsia="Calibri" w:hAnsi="Arial" w:cs="Arial"/>
          <w:sz w:val="20"/>
          <w:szCs w:val="20"/>
        </w:rPr>
        <w:fldChar w:fldCharType="begin"/>
      </w:r>
      <w:r w:rsidRPr="005C6BC4">
        <w:rPr>
          <w:rFonts w:ascii="Arial" w:eastAsia="Calibri" w:hAnsi="Arial" w:cs="Arial"/>
          <w:sz w:val="20"/>
          <w:szCs w:val="20"/>
        </w:rPr>
        <w:instrText xml:space="preserve"> ADDIN EN.REFLIST </w:instrText>
      </w:r>
      <w:r w:rsidRPr="005C6BC4">
        <w:rPr>
          <w:rFonts w:ascii="Arial" w:eastAsia="Calibri" w:hAnsi="Arial" w:cs="Arial"/>
          <w:sz w:val="20"/>
          <w:szCs w:val="20"/>
        </w:rPr>
        <w:fldChar w:fldCharType="separate"/>
      </w:r>
      <w:r w:rsidR="00D85BFD" w:rsidRPr="005C6BC4">
        <w:rPr>
          <w:rFonts w:ascii="Arial" w:hAnsi="Arial" w:cs="Arial"/>
          <w:sz w:val="20"/>
          <w:szCs w:val="20"/>
        </w:rPr>
        <w:t>1.</w:t>
      </w:r>
      <w:r w:rsidR="00D85BFD" w:rsidRPr="005C6BC4">
        <w:rPr>
          <w:rFonts w:ascii="Arial" w:hAnsi="Arial" w:cs="Arial"/>
          <w:sz w:val="20"/>
          <w:szCs w:val="20"/>
        </w:rPr>
        <w:tab/>
        <w:t xml:space="preserve">Wang, X., et al., </w:t>
      </w:r>
      <w:r w:rsidR="00D85BFD" w:rsidRPr="005C6BC4">
        <w:rPr>
          <w:rFonts w:ascii="Arial" w:hAnsi="Arial" w:cs="Arial"/>
          <w:i/>
          <w:sz w:val="20"/>
          <w:szCs w:val="20"/>
        </w:rPr>
        <w:t>Extracellular vesicles as biomarkers and drug delivery systems for tumor.</w:t>
      </w:r>
      <w:r w:rsidR="00D85BFD" w:rsidRPr="005C6BC4">
        <w:rPr>
          <w:rFonts w:ascii="Arial" w:hAnsi="Arial" w:cs="Arial"/>
          <w:sz w:val="20"/>
          <w:szCs w:val="20"/>
        </w:rPr>
        <w:t xml:space="preserve"> Acta Pharmaceutica Sinica B, 2025. </w:t>
      </w:r>
      <w:r w:rsidR="00D85BFD" w:rsidRPr="005C6BC4">
        <w:rPr>
          <w:rFonts w:ascii="Arial" w:hAnsi="Arial" w:cs="Arial"/>
          <w:b/>
          <w:sz w:val="20"/>
          <w:szCs w:val="20"/>
        </w:rPr>
        <w:t>15</w:t>
      </w:r>
      <w:r w:rsidR="00D85BFD" w:rsidRPr="005C6BC4">
        <w:rPr>
          <w:rFonts w:ascii="Arial" w:hAnsi="Arial" w:cs="Arial"/>
          <w:sz w:val="20"/>
          <w:szCs w:val="20"/>
        </w:rPr>
        <w:t>(7): p. 3460-3486.</w:t>
      </w:r>
    </w:p>
    <w:p w14:paraId="7714CBC2" w14:textId="77777777" w:rsidR="00D85BFD" w:rsidRPr="005C6BC4" w:rsidRDefault="00D85BFD" w:rsidP="00D85BFD">
      <w:pPr>
        <w:pStyle w:val="EndNoteBibliography"/>
        <w:ind w:left="720" w:hanging="720"/>
        <w:rPr>
          <w:rFonts w:ascii="Arial" w:hAnsi="Arial" w:cs="Arial"/>
          <w:sz w:val="20"/>
          <w:szCs w:val="20"/>
        </w:rPr>
      </w:pPr>
      <w:r w:rsidRPr="005C6BC4">
        <w:rPr>
          <w:rFonts w:ascii="Arial" w:hAnsi="Arial" w:cs="Arial"/>
          <w:sz w:val="20"/>
          <w:szCs w:val="20"/>
        </w:rPr>
        <w:t>2.</w:t>
      </w:r>
      <w:r w:rsidRPr="005C6BC4">
        <w:rPr>
          <w:rFonts w:ascii="Arial" w:hAnsi="Arial" w:cs="Arial"/>
          <w:sz w:val="20"/>
          <w:szCs w:val="20"/>
        </w:rPr>
        <w:tab/>
        <w:t xml:space="preserve">Ahmadzada, T., et al., </w:t>
      </w:r>
      <w:r w:rsidRPr="005C6BC4">
        <w:rPr>
          <w:rFonts w:ascii="Arial" w:hAnsi="Arial" w:cs="Arial"/>
          <w:i/>
          <w:sz w:val="20"/>
          <w:szCs w:val="20"/>
        </w:rPr>
        <w:t>Small and Large Extracellular Vesicles Derived from Pleural Mesothelioma Cell Lines Offer Biomarker Potential.</w:t>
      </w:r>
      <w:r w:rsidRPr="005C6BC4">
        <w:rPr>
          <w:rFonts w:ascii="Arial" w:hAnsi="Arial" w:cs="Arial"/>
          <w:sz w:val="20"/>
          <w:szCs w:val="20"/>
        </w:rPr>
        <w:t xml:space="preserve"> Cancers (Basel), 2023. </w:t>
      </w:r>
      <w:r w:rsidRPr="005C6BC4">
        <w:rPr>
          <w:rFonts w:ascii="Arial" w:hAnsi="Arial" w:cs="Arial"/>
          <w:b/>
          <w:sz w:val="20"/>
          <w:szCs w:val="20"/>
        </w:rPr>
        <w:t>15</w:t>
      </w:r>
      <w:r w:rsidRPr="005C6BC4">
        <w:rPr>
          <w:rFonts w:ascii="Arial" w:hAnsi="Arial" w:cs="Arial"/>
          <w:sz w:val="20"/>
          <w:szCs w:val="20"/>
        </w:rPr>
        <w:t>(8).</w:t>
      </w:r>
    </w:p>
    <w:p w14:paraId="517F9C41" w14:textId="4E288B08" w:rsidR="00704DC8" w:rsidRPr="00704DC8" w:rsidRDefault="00DC0184" w:rsidP="00704DC8">
      <w:pPr>
        <w:rPr>
          <w:rFonts w:ascii="Arial" w:eastAsia="Calibri" w:hAnsi="Arial" w:cs="Calibri"/>
          <w:sz w:val="20"/>
          <w:szCs w:val="20"/>
          <w:lang w:val="en-US"/>
        </w:rPr>
      </w:pPr>
      <w:r w:rsidRPr="005C6BC4">
        <w:rPr>
          <w:rFonts w:ascii="Arial" w:eastAsia="Calibri" w:hAnsi="Arial" w:cs="Arial"/>
          <w:sz w:val="20"/>
          <w:szCs w:val="20"/>
          <w:lang w:val="en-US"/>
        </w:rPr>
        <w:fldChar w:fldCharType="end"/>
      </w:r>
    </w:p>
    <w:sectPr w:rsidR="00704DC8" w:rsidRPr="00704DC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7F96727" w14:textId="77777777" w:rsidR="005605F1" w:rsidRDefault="005605F1" w:rsidP="00DC0E23">
      <w:pPr>
        <w:spacing w:after="0" w:line="240" w:lineRule="auto"/>
      </w:pPr>
      <w:r>
        <w:separator/>
      </w:r>
    </w:p>
  </w:endnote>
  <w:endnote w:type="continuationSeparator" w:id="0">
    <w:p w14:paraId="68DAD0F3" w14:textId="77777777" w:rsidR="005605F1" w:rsidRDefault="005605F1" w:rsidP="00DC0E2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18E54F4D" w14:textId="77777777" w:rsidR="005605F1" w:rsidRDefault="005605F1" w:rsidP="00DC0E23">
      <w:pPr>
        <w:spacing w:after="0" w:line="240" w:lineRule="auto"/>
      </w:pPr>
      <w:r>
        <w:separator/>
      </w:r>
    </w:p>
  </w:footnote>
  <w:footnote w:type="continuationSeparator" w:id="0">
    <w:p w14:paraId="58D8E997" w14:textId="77777777" w:rsidR="005605F1" w:rsidRDefault="005605F1" w:rsidP="00DC0E2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67795CCE"/>
    <w:multiLevelType w:val="hybridMultilevel"/>
    <w:tmpl w:val="06A68968"/>
    <w:lvl w:ilvl="0" w:tplc="54F48314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  <w:b w:val="0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33988532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fx9v2d5pvt5f3erreoxatzkew9w2d0xfs90&quot;&gt;My EndNote Library&lt;record-ids&gt;&lt;item&gt;29&lt;/item&gt;&lt;item&gt;176&lt;/item&gt;&lt;/record-ids&gt;&lt;/item&gt;&lt;/Libraries&gt;"/>
  </w:docVars>
  <w:rsids>
    <w:rsidRoot w:val="00C315D2"/>
    <w:rsid w:val="0000716F"/>
    <w:rsid w:val="00012E53"/>
    <w:rsid w:val="00026A3C"/>
    <w:rsid w:val="000510E7"/>
    <w:rsid w:val="0006260A"/>
    <w:rsid w:val="000D2B82"/>
    <w:rsid w:val="000D3A2F"/>
    <w:rsid w:val="000E2A73"/>
    <w:rsid w:val="000E2F4B"/>
    <w:rsid w:val="0010168B"/>
    <w:rsid w:val="00104EB3"/>
    <w:rsid w:val="00107368"/>
    <w:rsid w:val="00113BB7"/>
    <w:rsid w:val="00130E5E"/>
    <w:rsid w:val="001801EC"/>
    <w:rsid w:val="00184786"/>
    <w:rsid w:val="00193300"/>
    <w:rsid w:val="001B4CE4"/>
    <w:rsid w:val="001C64C9"/>
    <w:rsid w:val="002017E6"/>
    <w:rsid w:val="00207FD8"/>
    <w:rsid w:val="00225FFA"/>
    <w:rsid w:val="00227C20"/>
    <w:rsid w:val="002559A0"/>
    <w:rsid w:val="00261B74"/>
    <w:rsid w:val="00272007"/>
    <w:rsid w:val="002766AD"/>
    <w:rsid w:val="00280B59"/>
    <w:rsid w:val="00294059"/>
    <w:rsid w:val="00295934"/>
    <w:rsid w:val="002C1441"/>
    <w:rsid w:val="002E4E0D"/>
    <w:rsid w:val="003206E4"/>
    <w:rsid w:val="003344DA"/>
    <w:rsid w:val="00334B4F"/>
    <w:rsid w:val="00345B01"/>
    <w:rsid w:val="00391353"/>
    <w:rsid w:val="003A0D04"/>
    <w:rsid w:val="003A6D5C"/>
    <w:rsid w:val="003C04B7"/>
    <w:rsid w:val="003C3068"/>
    <w:rsid w:val="003D391E"/>
    <w:rsid w:val="003D3E7B"/>
    <w:rsid w:val="003F3321"/>
    <w:rsid w:val="00421C37"/>
    <w:rsid w:val="004371CF"/>
    <w:rsid w:val="0045513D"/>
    <w:rsid w:val="00490259"/>
    <w:rsid w:val="004A51B6"/>
    <w:rsid w:val="004B7C2B"/>
    <w:rsid w:val="004E63E7"/>
    <w:rsid w:val="00510CF8"/>
    <w:rsid w:val="0052481D"/>
    <w:rsid w:val="005415FD"/>
    <w:rsid w:val="005605F1"/>
    <w:rsid w:val="00560FA1"/>
    <w:rsid w:val="00575A29"/>
    <w:rsid w:val="005872DE"/>
    <w:rsid w:val="00595D78"/>
    <w:rsid w:val="005A3575"/>
    <w:rsid w:val="005C4BC2"/>
    <w:rsid w:val="005C6BC4"/>
    <w:rsid w:val="005D744D"/>
    <w:rsid w:val="005E1ECA"/>
    <w:rsid w:val="005F5AE4"/>
    <w:rsid w:val="00601754"/>
    <w:rsid w:val="00605554"/>
    <w:rsid w:val="00622022"/>
    <w:rsid w:val="00624117"/>
    <w:rsid w:val="0062686D"/>
    <w:rsid w:val="006A0E3B"/>
    <w:rsid w:val="006A34BE"/>
    <w:rsid w:val="006C41F9"/>
    <w:rsid w:val="006C6B71"/>
    <w:rsid w:val="006F3F1C"/>
    <w:rsid w:val="006F51BF"/>
    <w:rsid w:val="007002D9"/>
    <w:rsid w:val="0070257B"/>
    <w:rsid w:val="00704DC8"/>
    <w:rsid w:val="007141F2"/>
    <w:rsid w:val="00732FCF"/>
    <w:rsid w:val="00740009"/>
    <w:rsid w:val="0074039F"/>
    <w:rsid w:val="007441D9"/>
    <w:rsid w:val="007561D8"/>
    <w:rsid w:val="00761D6E"/>
    <w:rsid w:val="0076455B"/>
    <w:rsid w:val="0076513B"/>
    <w:rsid w:val="0076781B"/>
    <w:rsid w:val="00795378"/>
    <w:rsid w:val="00796206"/>
    <w:rsid w:val="007B2436"/>
    <w:rsid w:val="007B61E2"/>
    <w:rsid w:val="007B63DA"/>
    <w:rsid w:val="007C367E"/>
    <w:rsid w:val="007E773D"/>
    <w:rsid w:val="008071C5"/>
    <w:rsid w:val="00807E3D"/>
    <w:rsid w:val="00862708"/>
    <w:rsid w:val="008878DF"/>
    <w:rsid w:val="008A12BB"/>
    <w:rsid w:val="008A49B4"/>
    <w:rsid w:val="008B0CCC"/>
    <w:rsid w:val="008B4346"/>
    <w:rsid w:val="008D19FF"/>
    <w:rsid w:val="008F37CA"/>
    <w:rsid w:val="00906D34"/>
    <w:rsid w:val="009115E6"/>
    <w:rsid w:val="00923C76"/>
    <w:rsid w:val="0092637D"/>
    <w:rsid w:val="00933DC9"/>
    <w:rsid w:val="00936D4C"/>
    <w:rsid w:val="00937F96"/>
    <w:rsid w:val="009523F9"/>
    <w:rsid w:val="009650DF"/>
    <w:rsid w:val="009812C3"/>
    <w:rsid w:val="009B1CBB"/>
    <w:rsid w:val="009C2A87"/>
    <w:rsid w:val="009D1406"/>
    <w:rsid w:val="009D7917"/>
    <w:rsid w:val="009E2D2B"/>
    <w:rsid w:val="009E3135"/>
    <w:rsid w:val="00A0516D"/>
    <w:rsid w:val="00A26552"/>
    <w:rsid w:val="00A42105"/>
    <w:rsid w:val="00A47945"/>
    <w:rsid w:val="00A65BA4"/>
    <w:rsid w:val="00A7450F"/>
    <w:rsid w:val="00A87CD5"/>
    <w:rsid w:val="00AC3DB5"/>
    <w:rsid w:val="00AE486B"/>
    <w:rsid w:val="00B10DE2"/>
    <w:rsid w:val="00B118E9"/>
    <w:rsid w:val="00B21A7C"/>
    <w:rsid w:val="00B41864"/>
    <w:rsid w:val="00B4721D"/>
    <w:rsid w:val="00B619F8"/>
    <w:rsid w:val="00B7019F"/>
    <w:rsid w:val="00B74424"/>
    <w:rsid w:val="00B77FCD"/>
    <w:rsid w:val="00B8473A"/>
    <w:rsid w:val="00B93B45"/>
    <w:rsid w:val="00B95423"/>
    <w:rsid w:val="00BA6C42"/>
    <w:rsid w:val="00BB4576"/>
    <w:rsid w:val="00BC6E55"/>
    <w:rsid w:val="00C04368"/>
    <w:rsid w:val="00C1289C"/>
    <w:rsid w:val="00C14554"/>
    <w:rsid w:val="00C17116"/>
    <w:rsid w:val="00C203DA"/>
    <w:rsid w:val="00C21815"/>
    <w:rsid w:val="00C25488"/>
    <w:rsid w:val="00C315D2"/>
    <w:rsid w:val="00C353D8"/>
    <w:rsid w:val="00C41E7C"/>
    <w:rsid w:val="00C46CE4"/>
    <w:rsid w:val="00C573C1"/>
    <w:rsid w:val="00C7262E"/>
    <w:rsid w:val="00C73A17"/>
    <w:rsid w:val="00C75A34"/>
    <w:rsid w:val="00CC2E89"/>
    <w:rsid w:val="00CD0D77"/>
    <w:rsid w:val="00CD23FF"/>
    <w:rsid w:val="00CF5A91"/>
    <w:rsid w:val="00D02BB1"/>
    <w:rsid w:val="00D12832"/>
    <w:rsid w:val="00D22E12"/>
    <w:rsid w:val="00D26E1E"/>
    <w:rsid w:val="00D272BD"/>
    <w:rsid w:val="00D344AD"/>
    <w:rsid w:val="00D455F9"/>
    <w:rsid w:val="00D45A74"/>
    <w:rsid w:val="00D7428F"/>
    <w:rsid w:val="00D814E2"/>
    <w:rsid w:val="00D85BFD"/>
    <w:rsid w:val="00D92F0C"/>
    <w:rsid w:val="00DA278B"/>
    <w:rsid w:val="00DB753C"/>
    <w:rsid w:val="00DC0184"/>
    <w:rsid w:val="00DC0E23"/>
    <w:rsid w:val="00DC340D"/>
    <w:rsid w:val="00DC71EB"/>
    <w:rsid w:val="00DC75FB"/>
    <w:rsid w:val="00E12F71"/>
    <w:rsid w:val="00E36ED1"/>
    <w:rsid w:val="00E629AB"/>
    <w:rsid w:val="00E718EE"/>
    <w:rsid w:val="00E80DC6"/>
    <w:rsid w:val="00E92736"/>
    <w:rsid w:val="00EA4436"/>
    <w:rsid w:val="00EC3746"/>
    <w:rsid w:val="00EC6B50"/>
    <w:rsid w:val="00ED33E3"/>
    <w:rsid w:val="00ED4566"/>
    <w:rsid w:val="00ED544B"/>
    <w:rsid w:val="00F043D1"/>
    <w:rsid w:val="00F13E04"/>
    <w:rsid w:val="00F15C82"/>
    <w:rsid w:val="00F30626"/>
    <w:rsid w:val="00F336AA"/>
    <w:rsid w:val="00F34F39"/>
    <w:rsid w:val="00F41881"/>
    <w:rsid w:val="00F539FB"/>
    <w:rsid w:val="00F81449"/>
    <w:rsid w:val="00F844AB"/>
    <w:rsid w:val="00F85528"/>
    <w:rsid w:val="00FC4938"/>
    <w:rsid w:val="00FC5342"/>
    <w:rsid w:val="00FE0FAE"/>
    <w:rsid w:val="00FE19D7"/>
    <w:rsid w:val="00FE7945"/>
    <w:rsid w:val="00FF5E38"/>
    <w:rsid w:val="2021B9E9"/>
    <w:rsid w:val="4FE71DF4"/>
    <w:rsid w:val="5E2C5F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C9E18DD"/>
  <w15:chartTrackingRefBased/>
  <w15:docId w15:val="{68CD8C6C-48B5-45FC-AC27-B37918D87E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AU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315D2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C315D2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315D2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315D2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315D2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315D2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315D2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315D2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315D2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315D2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C315D2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315D2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315D2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315D2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315D2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315D2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315D2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315D2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C315D2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C315D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C315D2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C315D2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C315D2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C315D2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C315D2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C315D2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315D2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315D2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C315D2"/>
    <w:rPr>
      <w:b/>
      <w:bCs/>
      <w:smallCaps/>
      <w:color w:val="0F4761" w:themeColor="accent1" w:themeShade="BF"/>
      <w:spacing w:val="5"/>
    </w:rPr>
  </w:style>
  <w:style w:type="paragraph" w:styleId="NormalWeb">
    <w:name w:val="Normal (Web)"/>
    <w:basedOn w:val="Normal"/>
    <w:uiPriority w:val="99"/>
    <w:semiHidden/>
    <w:unhideWhenUsed/>
    <w:rsid w:val="003F332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lang w:eastAsia="en-AU"/>
      <w14:ligatures w14:val="none"/>
    </w:rPr>
  </w:style>
  <w:style w:type="paragraph" w:styleId="Header">
    <w:name w:val="header"/>
    <w:basedOn w:val="Normal"/>
    <w:link w:val="HeaderChar"/>
    <w:uiPriority w:val="99"/>
    <w:unhideWhenUsed/>
    <w:rsid w:val="00DC0E2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C0E23"/>
  </w:style>
  <w:style w:type="paragraph" w:styleId="Footer">
    <w:name w:val="footer"/>
    <w:basedOn w:val="Normal"/>
    <w:link w:val="FooterChar"/>
    <w:uiPriority w:val="99"/>
    <w:unhideWhenUsed/>
    <w:rsid w:val="00DC0E2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C0E23"/>
  </w:style>
  <w:style w:type="paragraph" w:customStyle="1" w:styleId="EndNoteBibliographyTitle">
    <w:name w:val="EndNote Bibliography Title"/>
    <w:basedOn w:val="Normal"/>
    <w:link w:val="EndNoteBibliographyTitleChar"/>
    <w:rsid w:val="00DC0184"/>
    <w:pPr>
      <w:spacing w:after="0"/>
      <w:jc w:val="center"/>
    </w:pPr>
    <w:rPr>
      <w:rFonts w:ascii="Aptos" w:hAnsi="Aptos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C0184"/>
    <w:rPr>
      <w:rFonts w:ascii="Aptos" w:hAnsi="Aptos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C0184"/>
    <w:pPr>
      <w:spacing w:line="240" w:lineRule="auto"/>
    </w:pPr>
    <w:rPr>
      <w:rFonts w:ascii="Aptos" w:hAnsi="Aptos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C0184"/>
    <w:rPr>
      <w:rFonts w:ascii="Aptos" w:hAnsi="Aptos"/>
      <w:noProof/>
      <w:lang w:val="en-US"/>
    </w:rPr>
  </w:style>
  <w:style w:type="paragraph" w:styleId="Revision">
    <w:name w:val="Revision"/>
    <w:hidden/>
    <w:uiPriority w:val="99"/>
    <w:semiHidden/>
    <w:rsid w:val="0052481D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49230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551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692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theme" Target="theme/theme1.xml"/><Relationship Id="rId5" Type="http://schemas.openxmlformats.org/officeDocument/2006/relationships/styles" Target="styles.xml"/><Relationship Id="rId10" Type="http://schemas.openxmlformats.org/officeDocument/2006/relationships/fontTable" Target="fontTable.xml"/><Relationship Id="rId4" Type="http://schemas.openxmlformats.org/officeDocument/2006/relationships/numbering" Target="numbering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4C054142C5B5D4B8C99E9FB10779CAB" ma:contentTypeVersion="18" ma:contentTypeDescription="Create a new document." ma:contentTypeScope="" ma:versionID="82fa6b8bbe5aa1e5a147898ce11eee45">
  <xsd:schema xmlns:xsd="http://www.w3.org/2001/XMLSchema" xmlns:xs="http://www.w3.org/2001/XMLSchema" xmlns:p="http://schemas.microsoft.com/office/2006/metadata/properties" xmlns:ns2="4a84e3ec-4587-4418-b23a-bd5009477010" xmlns:ns3="79faf93c-7b46-4b26-8966-6d698e8b4062" targetNamespace="http://schemas.microsoft.com/office/2006/metadata/properties" ma:root="true" ma:fieldsID="4aa8403be6c3a7d49ea4b008b126b62c" ns2:_="" ns3:_="">
    <xsd:import namespace="4a84e3ec-4587-4418-b23a-bd5009477010"/>
    <xsd:import namespace="79faf93c-7b46-4b26-8966-6d698e8b4062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ServiceOCR" minOccurs="0"/>
                <xsd:element ref="ns2:MediaServiceLocation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  <xsd:element ref="ns2:MediaLengthInSeconds" minOccurs="0"/>
                <xsd:element ref="ns2:lcf76f155ced4ddcb4097134ff3c332f" minOccurs="0"/>
                <xsd:element ref="ns3:TaxCatchAll" minOccurs="0"/>
                <xsd:element ref="ns2:MediaServiceObjectDetectorVersion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a84e3ec-4587-4418-b23a-bd500947701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GenerationTime" ma:index="11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2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3" nillable="true" ma:displayName="MediaServiceDateTaken" ma:hidden="true" ma:internalName="MediaServiceDateTaken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5" nillable="true" ma:displayName="Location" ma:internalName="MediaServiceLocation" ma:readOnly="true">
      <xsd:simpleType>
        <xsd:restriction base="dms:Text"/>
      </xsd:simpleType>
    </xsd:element>
    <xsd:element name="MediaServiceAutoKeyPoints" ma:index="1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7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2" nillable="true" ma:taxonomy="true" ma:internalName="lcf76f155ced4ddcb4097134ff3c332f" ma:taxonomyFieldName="MediaServiceImageTags" ma:displayName="Image Tags" ma:readOnly="false" ma:fieldId="{5cf76f15-5ced-4ddc-b409-7134ff3c332f}" ma:taxonomyMulti="true" ma:sspId="a2d0f5a8-1cae-497c-8626-323dd4f94be0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24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9faf93c-7b46-4b26-8966-6d698e8b4062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3" nillable="true" ma:displayName="Taxonomy Catch All Column" ma:hidden="true" ma:list="{c2c48bb7-3aca-46f5-8d8e-a282f3998c12}" ma:internalName="TaxCatchAll" ma:showField="CatchAllData" ma:web="79faf93c-7b46-4b26-8966-6d698e8b4062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4a84e3ec-4587-4418-b23a-bd5009477010">
      <Terms xmlns="http://schemas.microsoft.com/office/infopath/2007/PartnerControls"/>
    </lcf76f155ced4ddcb4097134ff3c332f>
    <TaxCatchAll xmlns="79faf93c-7b46-4b26-8966-6d698e8b4062" xsi:nil="true"/>
  </documentManagement>
</p:properties>
</file>

<file path=customXml/itemProps1.xml><?xml version="1.0" encoding="utf-8"?>
<ds:datastoreItem xmlns:ds="http://schemas.openxmlformats.org/officeDocument/2006/customXml" ds:itemID="{3C4A3A71-59EB-4D37-B60C-752E21A3FD6C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a84e3ec-4587-4418-b23a-bd5009477010"/>
    <ds:schemaRef ds:uri="79faf93c-7b46-4b26-8966-6d698e8b406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31DDCDBB-A434-4396-8F0D-5A6A543FC4D6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130FB8FF-F624-4CD8-B1B7-331FFFAAAFAC}">
  <ds:schemaRefs>
    <ds:schemaRef ds:uri="http://schemas.microsoft.com/office/2006/metadata/properties"/>
    <ds:schemaRef ds:uri="http://schemas.microsoft.com/office/infopath/2007/PartnerControls"/>
    <ds:schemaRef ds:uri="4a84e3ec-4587-4418-b23a-bd5009477010"/>
    <ds:schemaRef ds:uri="79faf93c-7b46-4b26-8966-6d698e8b4062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674</Words>
  <Characters>3844</Characters>
  <Application>Microsoft Office Word</Application>
  <DocSecurity>0</DocSecurity>
  <Lines>32</Lines>
  <Paragraphs>9</Paragraphs>
  <ScaleCrop>false</ScaleCrop>
  <Company/>
  <LinksUpToDate>false</LinksUpToDate>
  <CharactersWithSpaces>45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anh Phan</dc:creator>
  <cp:keywords/>
  <dc:description/>
  <cp:lastModifiedBy>Ben Johnson</cp:lastModifiedBy>
  <cp:revision>3</cp:revision>
  <dcterms:created xsi:type="dcterms:W3CDTF">2025-07-25T05:27:00Z</dcterms:created>
  <dcterms:modified xsi:type="dcterms:W3CDTF">2025-07-25T05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4C054142C5B5D4B8C99E9FB10779CAB</vt:lpwstr>
  </property>
  <property fmtid="{D5CDD505-2E9C-101B-9397-08002B2CF9AE}" pid="3" name="MediaServiceImageTags">
    <vt:lpwstr/>
  </property>
</Properties>
</file>